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r w:rsidR="008F40E3">
        <w:rPr>
          <w:rFonts w:ascii="Arial" w:eastAsia="Arial" w:hAnsi="Arial" w:cs="Arial"/>
        </w:rPr>
        <w:t>μL</w:t>
      </w:r>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ate mapping). We assigned each microbe’s 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parafilmed the 96 well plate lid and put it immediately into an optical </w:t>
      </w:r>
      <w:r w:rsidRPr="00DB55B1">
        <w:rPr>
          <w:rFonts w:ascii="Arial" w:eastAsia="Arial" w:hAnsi="Arial" w:cs="Arial"/>
          <w:color w:val="000000"/>
        </w:rPr>
        <w:t>reader (Biotek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w:t>
      </w:r>
      <w:r w:rsidRPr="00DB55B1">
        <w:rPr>
          <w:rFonts w:ascii="Arial" w:eastAsia="Arial" w:hAnsi="Arial" w:cs="Arial"/>
          <w:color w:val="000000"/>
        </w:rPr>
        <w:lastRenderedPageBreak/>
        <w:t xml:space="preserve">(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r w:rsidRPr="00DB55B1">
        <w:rPr>
          <w:rFonts w:ascii="Arial" w:eastAsia="Arial" w:hAnsi="Arial" w:cs="Arial"/>
          <w:i/>
          <w:color w:val="000000"/>
          <w:shd w:val="clear" w:color="auto" w:fill="FDFDFD"/>
        </w:rPr>
        <w:t>Starmerella bombi &amp; Zygosaccharomyces bailii</w:t>
      </w:r>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r w:rsidR="000A4A58" w:rsidRPr="007E4E87">
        <w:rPr>
          <w:rFonts w:ascii="Arial" w:eastAsia="Arial" w:hAnsi="Arial" w:cs="Arial"/>
          <w:i/>
          <w:color w:val="000000"/>
          <w:shd w:val="clear" w:color="auto" w:fill="FDFDFD"/>
        </w:rPr>
        <w:t xml:space="preserve">Metschnikowia reukaufii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g/ml deltaline,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w:t>
      </w:r>
      <w:r w:rsidR="00AB7C4F" w:rsidRPr="00DB55B1">
        <w:rPr>
          <w:rFonts w:ascii="Arial" w:eastAsia="Arial" w:hAnsi="Arial" w:cs="Arial"/>
          <w:color w:val="000000"/>
        </w:rPr>
        <w:lastRenderedPageBreak/>
        <w:t>of original suspension)</w:t>
      </w:r>
      <w:r w:rsidRPr="00DB55B1">
        <w:rPr>
          <w:rFonts w:ascii="Arial" w:eastAsia="Arial" w:hAnsi="Arial" w:cs="Arial"/>
          <w:color w:val="000000"/>
        </w:rPr>
        <w:t xml:space="preserve">, YMA plates from the </w:t>
      </w:r>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 xml:space="preserve">rella bombi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r w:rsidRPr="00DB55B1">
        <w:rPr>
          <w:rFonts w:ascii="Arial" w:eastAsia="Arial" w:hAnsi="Arial" w:cs="Arial"/>
          <w:i/>
          <w:color w:val="000000"/>
        </w:rPr>
        <w:t xml:space="preserve">Rosenbergiella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Grofit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 xml:space="preserve">(Kahm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unfittabl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deltaline)</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0DD6D20"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 xml:space="preserve">n that microbe’s control. These transformations allow us to compare the effects of nectar compounds across many microbes that varied in </w:t>
      </w:r>
      <w:r w:rsidRPr="00277435">
        <w:rPr>
          <w:rFonts w:ascii="Arial" w:eastAsia="Arial" w:hAnsi="Arial" w:cs="Arial"/>
          <w:highlight w:val="yellow"/>
        </w:rPr>
        <w:t xml:space="preserve">absolute </w:t>
      </w:r>
      <w:commentRangeStart w:id="0"/>
      <w:r w:rsidRPr="00277435">
        <w:rPr>
          <w:rFonts w:ascii="Arial" w:eastAsia="Arial" w:hAnsi="Arial" w:cs="Arial"/>
          <w:highlight w:val="yellow"/>
        </w:rPr>
        <w:t>growth</w:t>
      </w:r>
      <w:commentRangeEnd w:id="0"/>
      <w:r w:rsidR="009B7235" w:rsidRPr="00277435">
        <w:rPr>
          <w:rStyle w:val="CommentReference"/>
          <w:highlight w:val="yellow"/>
        </w:rPr>
        <w:commentReference w:id="0"/>
      </w:r>
      <w:r w:rsidR="00B4040C">
        <w:rPr>
          <w:rFonts w:ascii="Arial" w:eastAsia="Arial" w:hAnsi="Arial" w:cs="Arial"/>
          <w:highlight w:val="yellow"/>
        </w:rPr>
        <w:t xml:space="preserve"> while avoiding log-transformations which would make zeros (no growth) in the dataset less intuitive</w:t>
      </w:r>
      <w:r w:rsidRPr="00277435">
        <w:rPr>
          <w:rFonts w:ascii="Arial" w:eastAsia="Arial" w:hAnsi="Arial" w:cs="Arial"/>
          <w:highlight w:val="yellow"/>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lastRenderedPageBreak/>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308D9D2B"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w:t>
      </w:r>
      <w:r w:rsidR="008330FA" w:rsidRPr="00DB55B1">
        <w:rPr>
          <w:rFonts w:ascii="Arial" w:eastAsia="Arial" w:hAnsi="Arial" w:cs="Arial"/>
        </w:rPr>
        <w:t>and EtOH had no significant effect (0.2 +/- 0.14, p = 0.15)</w:t>
      </w:r>
      <w:r w:rsidRPr="00DB55B1">
        <w:rPr>
          <w:rFonts w:ascii="Arial" w:eastAsia="Arial" w:hAnsi="Arial" w:cs="Arial"/>
        </w:rPr>
        <w:t>.</w:t>
      </w:r>
      <w:r w:rsidR="006E091D" w:rsidRPr="00DB55B1">
        <w:rPr>
          <w:rFonts w:ascii="Arial" w:eastAsia="Arial" w:hAnsi="Arial" w:cs="Arial"/>
        </w:rPr>
        <w:t xml:space="preserve"> </w:t>
      </w:r>
      <w:r w:rsidR="0099529B" w:rsidRPr="00DB55B1">
        <w:rPr>
          <w:rFonts w:ascii="Arial" w:eastAsia="Arial" w:hAnsi="Arial" w:cs="Arial"/>
        </w:rPr>
        <w:t>In contrast, the diterpene alkaloid d</w:t>
      </w:r>
      <w:r w:rsidRPr="00DB55B1">
        <w:rPr>
          <w:rFonts w:ascii="Arial" w:eastAsia="Arial" w:hAnsi="Arial" w:cs="Arial"/>
        </w:rPr>
        <w:t>eltalin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8330FA">
        <w:rPr>
          <w:rFonts w:ascii="Arial" w:eastAsia="Arial" w:hAnsi="Arial" w:cs="Arial"/>
        </w:rPr>
        <w:t>.</w:t>
      </w:r>
      <w:r w:rsidR="006E091D"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maximum 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rsidP="00FD0250">
      <w:pPr>
        <w:spacing w:after="0" w:line="360" w:lineRule="auto"/>
        <w:rPr>
          <w:rFonts w:ascii="Arial" w:eastAsia="Arial" w:hAnsi="Arial" w:cs="Arial"/>
        </w:rPr>
      </w:pPr>
    </w:p>
    <w:p w14:paraId="00000058" w14:textId="70D8A7DD" w:rsidR="00682FF2" w:rsidRPr="00DB55B1" w:rsidRDefault="00B43301" w:rsidP="00FD0250">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rsidP="00FD0250">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rsidP="00FD0250">
      <w:pPr>
        <w:spacing w:after="0" w:line="360" w:lineRule="auto"/>
        <w:rPr>
          <w:rFonts w:ascii="Arial" w:eastAsia="Arial" w:hAnsi="Arial" w:cs="Arial"/>
        </w:rPr>
      </w:pPr>
    </w:p>
    <w:p w14:paraId="0000005B" w14:textId="70D88097" w:rsidR="00682FF2" w:rsidRPr="00DB55B1" w:rsidRDefault="00B43301" w:rsidP="00FD0250">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rsidP="00FD0250">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w:t>
      </w:r>
      <w:r w:rsidR="00B43301" w:rsidRPr="00DB55B1">
        <w:rPr>
          <w:rFonts w:ascii="Arial" w:eastAsia="Arial" w:hAnsi="Arial" w:cs="Arial"/>
        </w:rPr>
        <w:lastRenderedPageBreak/>
        <w:t>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lastRenderedPageBreak/>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54CD2479"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lastRenderedPageBreak/>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McArt, S.H., and Vannett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t xml:space="preserve">Ahmad, Manzoor, Ahmad, W., Ahmad, Mansoor, Zeeshan, M., Obaidullah, and Shaheen, F. (2008) Norditerpenoid alkaloids from the roots of Aconitum heterophyllum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t xml:space="preserve">Alvarez-Pérez, S. and Herrera, C.M. (2013) Composition, richness and nonrandom assembly of culturable bacterial-microfungal communities in floral nectar of Mediterranean plants. </w:t>
      </w:r>
      <w:r w:rsidRPr="00872F4F">
        <w:rPr>
          <w:i/>
          <w:iCs/>
        </w:rPr>
        <w:t>FEMS Microbiol Ecol</w:t>
      </w:r>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lastRenderedPageBreak/>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Lievens, B., and Fukami,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r w:rsidRPr="00872F4F">
        <w:rPr>
          <w:i/>
          <w:iCs/>
        </w:rPr>
        <w:t>Apidologie</w:t>
      </w:r>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Yakubova, E., and Widhalm, J.R. (2019) Specialized naphthoquinones present in Impatiens glandulifera nectaries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r w:rsidRPr="00872F4F">
        <w:t xml:space="preserve">Brysch-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Parachnowitsch, A.L. (2018) Bacteria colonising Penstemon digitalis show volatile and tissue-specific responses to a natural concentration range of the floral volatile linalool. </w:t>
      </w:r>
      <w:r w:rsidRPr="00872F4F">
        <w:rPr>
          <w:i/>
          <w:iCs/>
        </w:rPr>
        <w:t>Chemoecology</w:t>
      </w:r>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O’Tool, N.M., Naqvi, S.M.S., Ren, G., Park, S., et al. (2007) Tobacco Nectaries Express a Novel NADPH Oxidase Implicated in the Defense of Floral Reproductive Tissues against Microorganisms. </w:t>
      </w:r>
      <w:r w:rsidRPr="00872F4F">
        <w:rPr>
          <w:i/>
          <w:iCs/>
        </w:rPr>
        <w:t>Plant Physiol</w:t>
      </w:r>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Fukami,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Norditerpen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r w:rsidRPr="00872F4F">
        <w:t xml:space="preserve">Dhami, M.K., Hartwig, T., and Fukami, T. (2016) Genetic basis of priority effects: insights from nectar yeast. </w:t>
      </w:r>
      <w:r w:rsidRPr="00872F4F">
        <w:rPr>
          <w:i/>
          <w:iCs/>
        </w:rPr>
        <w:t>Proceedings of the Royal Society B: Biological Sciences</w:t>
      </w:r>
      <w:r w:rsidRPr="00872F4F">
        <w:t xml:space="preserve"> </w:t>
      </w:r>
      <w:r w:rsidRPr="00872F4F">
        <w:rPr>
          <w:b/>
          <w:bCs/>
        </w:rPr>
        <w:t>283</w:t>
      </w:r>
      <w:r w:rsidRPr="00872F4F">
        <w:t>:.</w:t>
      </w:r>
    </w:p>
    <w:p w14:paraId="03672332" w14:textId="77777777" w:rsidR="00872F4F" w:rsidRPr="00872F4F" w:rsidRDefault="00872F4F" w:rsidP="00872F4F">
      <w:pPr>
        <w:pStyle w:val="Bibliography"/>
      </w:pPr>
      <w:r w:rsidRPr="00872F4F">
        <w:t xml:space="preserve">Dhami, M.K., Hartwig, T., Letten, A.D., Banf, M., and Fukami,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r w:rsidRPr="00872F4F">
        <w:t xml:space="preserve">Fridman, S., Izhaki, I., Gerchman,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r w:rsidRPr="00872F4F">
        <w:t xml:space="preserve">Fukami,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Pozo, M.I., and Bazaga, P. (2010) Inhospitable sweetness: nectar filtering of pollinator-borne inocula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Pozo, M.I., and Bazaga, P. (2014) Nonrandom genotype distribution among floral hosts contributes to local and regional genetic diversity in the nectar–living yeast Metschnikowia reukaufii.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Pozo,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r w:rsidRPr="00872F4F">
        <w:t xml:space="preserve">Jacquemyn, H., Lenaerts, M., Tyteca, D., and Lievens, B. (2013) Microbial diversity in the floral nectar of seven Epipactis (Orchidaceae) species. </w:t>
      </w:r>
      <w:r w:rsidRPr="00872F4F">
        <w:rPr>
          <w:i/>
          <w:iCs/>
        </w:rPr>
        <w:t>MicrobiologyOpen</w:t>
      </w:r>
      <w:r w:rsidRPr="00872F4F">
        <w:t xml:space="preserve"> </w:t>
      </w:r>
      <w:r w:rsidRPr="00872F4F">
        <w:rPr>
          <w:b/>
          <w:bCs/>
        </w:rPr>
        <w:t>2</w:t>
      </w:r>
      <w:r w:rsidRPr="00872F4F">
        <w:t>: 644–658.</w:t>
      </w:r>
    </w:p>
    <w:p w14:paraId="4400E476" w14:textId="77777777" w:rsidR="00872F4F" w:rsidRPr="00872F4F" w:rsidRDefault="00872F4F" w:rsidP="00872F4F">
      <w:pPr>
        <w:pStyle w:val="Bibliography"/>
      </w:pPr>
      <w:r w:rsidRPr="00872F4F">
        <w:t xml:space="preserve">Kahm, M., Hasenbrink, G., Lichtenberg-Fraté, H., Ludwig, J., and Kschischo, M. (2010) grofit: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r w:rsidRPr="00872F4F">
        <w:t xml:space="preserve">Lievens, B., Hallsworth, J.E., Pozo, M.I., Belgacem, Z.B., Stevenson, A., Willems, K.A., and Jacquemyn, H. (2015) Microbiology of sugar-rich environments: diversity, ecology and system constraints. </w:t>
      </w:r>
      <w:r w:rsidRPr="00872F4F">
        <w:rPr>
          <w:i/>
          <w:iCs/>
        </w:rPr>
        <w:t>Environ Microbiol</w:t>
      </w:r>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lastRenderedPageBreak/>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r w:rsidRPr="00872F4F">
        <w:t xml:space="preserve">Mittelbach, M., Yurkov, A.M., Stoll, R., and Begerow,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Nicolson, S.W., Nepi, M., and Pacini, E. eds. (2007) Nectaries and nectar, Dordrecht: Springer.</w:t>
      </w:r>
    </w:p>
    <w:p w14:paraId="0F2B9BD7" w14:textId="77777777" w:rsidR="00872F4F" w:rsidRPr="00872F4F" w:rsidRDefault="00872F4F" w:rsidP="00872F4F">
      <w:pPr>
        <w:pStyle w:val="Bibliography"/>
      </w:pPr>
      <w:r w:rsidRPr="00872F4F">
        <w:t xml:space="preserve">Nocentini, D., Guarnieri, M., and Soligo, C. (2015) Nectar defense and hydrogen peroxide in floral nectar of Cucurbita pepo. </w:t>
      </w:r>
      <w:r w:rsidRPr="00872F4F">
        <w:rPr>
          <w:i/>
          <w:iCs/>
        </w:rPr>
        <w:t>Acta Agrobotanica</w:t>
      </w:r>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r w:rsidRPr="00872F4F">
        <w:t xml:space="preserve">Pozo, M.I., Herrera, C.M., and Bazaga, P. (2011) Species richness of yeast communities in floral nectar of southern Spanish plants. </w:t>
      </w:r>
      <w:r w:rsidRPr="00872F4F">
        <w:rPr>
          <w:i/>
          <w:iCs/>
        </w:rPr>
        <w:t>Microb Ecol</w:t>
      </w:r>
      <w:r w:rsidRPr="00872F4F">
        <w:t xml:space="preserve"> </w:t>
      </w:r>
      <w:r w:rsidRPr="00872F4F">
        <w:rPr>
          <w:b/>
          <w:bCs/>
        </w:rPr>
        <w:t>61</w:t>
      </w:r>
      <w:r w:rsidRPr="00872F4F">
        <w:t>: 82–91.</w:t>
      </w:r>
    </w:p>
    <w:p w14:paraId="1F1D8BB2" w14:textId="77777777" w:rsidR="00872F4F" w:rsidRPr="00872F4F" w:rsidRDefault="00872F4F" w:rsidP="00872F4F">
      <w:pPr>
        <w:pStyle w:val="Bibliography"/>
      </w:pPr>
      <w:r w:rsidRPr="00872F4F">
        <w:t xml:space="preserve">Pozo,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Rebolleda-Gómez, M., Shaibl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r w:rsidRPr="00872F4F">
        <w:t xml:space="preserve">Ryniewicz, J., Skłodowski, M., Chmur, M., Bajguz, A., Roguz, K., Roguz, A., and Zych, M. (2020) Intraspecific Variation in Nectar Chemistry and Its Implications for Insect Visitors: The Case of the Medicinal Plant, Polemonium Caeruleum L. </w:t>
      </w:r>
      <w:r w:rsidRPr="00872F4F">
        <w:rPr>
          <w:i/>
          <w:iCs/>
        </w:rPr>
        <w:t>Plants (Basel)</w:t>
      </w:r>
      <w:r w:rsidRPr="00872F4F">
        <w:t xml:space="preserve"> </w:t>
      </w:r>
      <w:r w:rsidRPr="00872F4F">
        <w:rPr>
          <w:b/>
          <w:bCs/>
        </w:rPr>
        <w:t>9</w:t>
      </w:r>
      <w:r w:rsidRPr="00872F4F">
        <w:t>:.</w:t>
      </w:r>
    </w:p>
    <w:p w14:paraId="51CD8D66" w14:textId="77777777" w:rsidR="00872F4F" w:rsidRPr="00872F4F" w:rsidRDefault="00872F4F" w:rsidP="00872F4F">
      <w:pPr>
        <w:pStyle w:val="Bibliography"/>
      </w:pPr>
      <w:r w:rsidRPr="00872F4F">
        <w:t xml:space="preserve">Sandhu, D.K. and Waraich, M.K. (1985) Yeasts associated with pollinating bees and flower nectar. </w:t>
      </w:r>
      <w:r w:rsidRPr="00872F4F">
        <w:rPr>
          <w:i/>
          <w:iCs/>
        </w:rPr>
        <w:t>Microb Ecol</w:t>
      </w:r>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Sathoff, A.E., Holl, C., Bauer, B., Samac, D.A., and Carter, C.J. (2018) The major nectar protein of Brassica rapa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r w:rsidRPr="00872F4F">
        <w:t>Signorell, A. (2021) DescTools: Tools for descriptive statistics.</w:t>
      </w:r>
    </w:p>
    <w:p w14:paraId="04C48017" w14:textId="77777777" w:rsidR="00872F4F" w:rsidRPr="00872F4F" w:rsidRDefault="00872F4F" w:rsidP="00872F4F">
      <w:pPr>
        <w:pStyle w:val="Bibliography"/>
      </w:pPr>
      <w:r w:rsidRPr="00872F4F">
        <w:t xml:space="preserve">Tsuji, K. and Fukami,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r w:rsidRPr="00872F4F">
        <w:t xml:space="preserve">Vannette, R.L. and Fukami,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r w:rsidRPr="00872F4F">
        <w:t xml:space="preserve">Vannette, R.L., McMunn, M.S., Hall, G.W., Mueller, T.G., Munkres,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C.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t>Venables, W.N., Ripley, B.D., and Venables, W.N. (2002) Modern applied statistics with S, 4th ed. New York: Springer.</w:t>
      </w:r>
    </w:p>
    <w:p w14:paraId="45387B0F" w14:textId="77777777" w:rsidR="00872F4F" w:rsidRPr="00872F4F" w:rsidRDefault="00872F4F" w:rsidP="00872F4F">
      <w:pPr>
        <w:pStyle w:val="Bibliography"/>
      </w:pPr>
      <w:r w:rsidRPr="00872F4F">
        <w:lastRenderedPageBreak/>
        <w:t xml:space="preserve">Wiens, F., Zitzmann, A., Lachance, M.-A., Yegles, M., Pragst, F., Wurst, F.M., et al. (2008) Chronic intake of fermented floral nectar by wild treeshrews.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r w:rsidRPr="00872F4F">
        <w:t xml:space="preserve">Zemenick, A.T., Vannett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9B3876">
      <w:pPr>
        <w:spacing w:after="240" w:line="276"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3" w:history="1">
        <w:r w:rsidRPr="00DB55B1">
          <w:rPr>
            <w:rStyle w:val="Hyperlink"/>
            <w:rFonts w:ascii="Arial" w:hAnsi="Arial" w:cs="Arial"/>
          </w:rPr>
          <w:t>https://github.com/tobiasgmueller/nectar_growth_assay</w:t>
        </w:r>
      </w:hyperlink>
    </w:p>
    <w:p w14:paraId="346CC234" w14:textId="75B232CE" w:rsidR="00267BA9" w:rsidRPr="00DB55B1" w:rsidRDefault="00CC3D34" w:rsidP="00FD0250">
      <w:pPr>
        <w:spacing w:after="240" w:line="360" w:lineRule="auto"/>
        <w:rPr>
          <w:rFonts w:ascii="Arial" w:eastAsia="Arial" w:hAnsi="Arial" w:cs="Arial"/>
        </w:rPr>
      </w:pPr>
      <w:r w:rsidRPr="00CC3D34">
        <w:rPr>
          <w:noProof/>
        </w:rPr>
        <w:lastRenderedPageBreak/>
        <w:drawing>
          <wp:inline distT="0" distB="0" distL="0" distR="0" wp14:anchorId="6A2284FA" wp14:editId="197EA177">
            <wp:extent cx="5943600" cy="448246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4"/>
                    <a:stretch>
                      <a:fillRect/>
                    </a:stretch>
                  </pic:blipFill>
                  <pic:spPr>
                    <a:xfrm>
                      <a:off x="0" y="0"/>
                      <a:ext cx="5943600" cy="4482465"/>
                    </a:xfrm>
                    <a:prstGeom prst="rect">
                      <a:avLst/>
                    </a:prstGeom>
                  </pic:spPr>
                </pic:pic>
              </a:graphicData>
            </a:graphic>
          </wp:inline>
        </w:drawing>
      </w:r>
      <w:r w:rsidRPr="00CC3D34">
        <w:rPr>
          <w:noProof/>
        </w:rPr>
        <w:t xml:space="preserve"> </w:t>
      </w:r>
    </w:p>
    <w:p w14:paraId="25A39982" w14:textId="0E525C8F" w:rsidR="00BD3D23" w:rsidRDefault="00267BA9" w:rsidP="00FD0250">
      <w:pPr>
        <w:spacing w:after="0" w:line="276"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rsidP="00FD0250">
      <w:pPr>
        <w:spacing w:after="0" w:line="360" w:lineRule="auto"/>
        <w:rPr>
          <w:rFonts w:ascii="Arial" w:eastAsia="Arial" w:hAnsi="Arial" w:cs="Arial"/>
        </w:rPr>
      </w:pPr>
    </w:p>
    <w:p w14:paraId="10A8107F" w14:textId="48527DA8" w:rsidR="00012AD5" w:rsidRDefault="00012AD5" w:rsidP="00FD0250">
      <w:pPr>
        <w:spacing w:after="0" w:line="360" w:lineRule="auto"/>
        <w:rPr>
          <w:rFonts w:ascii="Arial" w:eastAsia="Arial" w:hAnsi="Arial" w:cs="Arial"/>
        </w:rPr>
      </w:pPr>
    </w:p>
    <w:p w14:paraId="3EFD4431" w14:textId="607C18BA" w:rsidR="00012AD5" w:rsidRDefault="00012AD5" w:rsidP="00FD0250">
      <w:pPr>
        <w:spacing w:after="0" w:line="360" w:lineRule="auto"/>
        <w:rPr>
          <w:rFonts w:ascii="Arial" w:eastAsia="Arial" w:hAnsi="Arial" w:cs="Arial"/>
        </w:rPr>
      </w:pPr>
    </w:p>
    <w:p w14:paraId="13CD9035" w14:textId="7382CE26" w:rsidR="00012AD5" w:rsidRPr="00DB55B1" w:rsidRDefault="00012AD5" w:rsidP="00FD0250">
      <w:pPr>
        <w:spacing w:after="0" w:line="360" w:lineRule="auto"/>
        <w:rPr>
          <w:rFonts w:ascii="Arial" w:eastAsia="Arial" w:hAnsi="Arial" w:cs="Arial"/>
          <w:color w:val="000000"/>
        </w:rPr>
      </w:pPr>
    </w:p>
    <w:p w14:paraId="3A1FF609" w14:textId="26F975FB" w:rsidR="00BD3D23" w:rsidRPr="00DB55B1" w:rsidRDefault="004C2DDD" w:rsidP="00FD0250">
      <w:pPr>
        <w:spacing w:after="0" w:line="360" w:lineRule="auto"/>
        <w:rPr>
          <w:rFonts w:ascii="Arial" w:eastAsia="Arial" w:hAnsi="Arial" w:cs="Arial"/>
          <w:b/>
          <w:color w:val="000000"/>
        </w:rPr>
      </w:pPr>
      <w:r>
        <w:rPr>
          <w:rFonts w:ascii="Arial" w:eastAsia="Arial" w:hAnsi="Arial" w:cs="Arial"/>
          <w:b/>
          <w:noProof/>
          <w:color w:val="000000"/>
        </w:rPr>
        <w:lastRenderedPageBreak/>
        <w:drawing>
          <wp:inline distT="0" distB="0" distL="0" distR="0" wp14:anchorId="4B2FDD0C" wp14:editId="6202C8AC">
            <wp:extent cx="5943600" cy="445960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5"/>
                    <a:stretch>
                      <a:fillRect/>
                    </a:stretch>
                  </pic:blipFill>
                  <pic:spPr>
                    <a:xfrm>
                      <a:off x="0" y="0"/>
                      <a:ext cx="5943600" cy="4459605"/>
                    </a:xfrm>
                    <a:prstGeom prst="rect">
                      <a:avLst/>
                    </a:prstGeom>
                  </pic:spPr>
                </pic:pic>
              </a:graphicData>
            </a:graphic>
          </wp:inline>
        </w:drawing>
      </w:r>
    </w:p>
    <w:p w14:paraId="000000AE" w14:textId="40E24574" w:rsidR="00682FF2" w:rsidRPr="00DB55B1" w:rsidRDefault="00BD3D23" w:rsidP="00FD0250">
      <w:pPr>
        <w:spacing w:after="0" w:line="276"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rsidP="00FD0250">
      <w:pPr>
        <w:spacing w:after="0" w:line="360" w:lineRule="auto"/>
        <w:rPr>
          <w:rFonts w:ascii="Arial" w:eastAsia="Arial" w:hAnsi="Arial" w:cs="Arial"/>
        </w:rPr>
      </w:pPr>
    </w:p>
    <w:p w14:paraId="000000B0" w14:textId="327D93BA" w:rsidR="00682FF2" w:rsidRPr="00DB55B1" w:rsidRDefault="00DB6F9A" w:rsidP="00FD0250">
      <w:pPr>
        <w:spacing w:line="360" w:lineRule="auto"/>
        <w:rPr>
          <w:rFonts w:ascii="Arial" w:hAnsi="Arial" w:cs="Arial"/>
        </w:rPr>
      </w:pPr>
      <w:r w:rsidRPr="00DB55B1">
        <w:rPr>
          <w:rFonts w:ascii="Arial" w:hAnsi="Arial" w:cs="Arial"/>
          <w:noProof/>
        </w:rPr>
        <w:lastRenderedPageBreak/>
        <w:t xml:space="preserve"> </w:t>
      </w:r>
      <w:r w:rsidR="004C2DDD">
        <w:rPr>
          <w:rFonts w:ascii="Arial" w:hAnsi="Arial" w:cs="Arial"/>
          <w:noProof/>
        </w:rPr>
        <w:drawing>
          <wp:inline distT="0" distB="0" distL="0" distR="0" wp14:anchorId="1699086F" wp14:editId="4374C2BB">
            <wp:extent cx="5943600" cy="4459605"/>
            <wp:effectExtent l="0" t="0" r="0" b="0"/>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6"/>
                    <a:stretch>
                      <a:fillRect/>
                    </a:stretch>
                  </pic:blipFill>
                  <pic:spPr>
                    <a:xfrm>
                      <a:off x="0" y="0"/>
                      <a:ext cx="5943600" cy="4459605"/>
                    </a:xfrm>
                    <a:prstGeom prst="rect">
                      <a:avLst/>
                    </a:prstGeom>
                  </pic:spPr>
                </pic:pic>
              </a:graphicData>
            </a:graphic>
          </wp:inline>
        </w:drawing>
      </w:r>
    </w:p>
    <w:p w14:paraId="2AB26B50" w14:textId="6E814BED" w:rsidR="00F7450A" w:rsidRPr="00DB55B1" w:rsidRDefault="00BD3D23" w:rsidP="00FD0250">
      <w:pPr>
        <w:spacing w:line="276" w:lineRule="auto"/>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rsidP="00FD0250">
      <w:pPr>
        <w:spacing w:after="0" w:line="360" w:lineRule="auto"/>
        <w:rPr>
          <w:rFonts w:ascii="Arial" w:eastAsia="Arial" w:hAnsi="Arial" w:cs="Arial"/>
        </w:rPr>
      </w:pPr>
    </w:p>
    <w:p w14:paraId="76395E0E" w14:textId="77777777" w:rsidR="00875DA3" w:rsidRPr="00DB55B1" w:rsidRDefault="00875DA3" w:rsidP="00FD0250">
      <w:pPr>
        <w:spacing w:after="0" w:line="360" w:lineRule="auto"/>
        <w:rPr>
          <w:rFonts w:ascii="Arial" w:eastAsia="Arial" w:hAnsi="Arial" w:cs="Arial"/>
          <w:b/>
          <w:bCs/>
        </w:rPr>
      </w:pPr>
    </w:p>
    <w:p w14:paraId="7CEB1873" w14:textId="29ED53CD" w:rsidR="00875DA3" w:rsidRPr="00DB55B1" w:rsidRDefault="004C2DDD" w:rsidP="00FD0250">
      <w:pPr>
        <w:spacing w:after="0" w:line="360" w:lineRule="auto"/>
        <w:rPr>
          <w:rFonts w:ascii="Arial" w:eastAsia="Arial" w:hAnsi="Arial" w:cs="Arial"/>
          <w:b/>
          <w:bCs/>
        </w:rPr>
      </w:pPr>
      <w:r>
        <w:rPr>
          <w:rFonts w:ascii="Arial" w:eastAsia="Arial" w:hAnsi="Arial" w:cs="Arial"/>
          <w:b/>
          <w:bCs/>
          <w:noProof/>
        </w:rPr>
        <w:lastRenderedPageBreak/>
        <w:drawing>
          <wp:inline distT="0" distB="0" distL="0" distR="0" wp14:anchorId="10B4B93D" wp14:editId="1ECB3D58">
            <wp:extent cx="5943600" cy="3301365"/>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7"/>
                    <a:stretch>
                      <a:fillRect/>
                    </a:stretch>
                  </pic:blipFill>
                  <pic:spPr>
                    <a:xfrm>
                      <a:off x="0" y="0"/>
                      <a:ext cx="5943600" cy="3301365"/>
                    </a:xfrm>
                    <a:prstGeom prst="rect">
                      <a:avLst/>
                    </a:prstGeom>
                  </pic:spPr>
                </pic:pic>
              </a:graphicData>
            </a:graphic>
          </wp:inline>
        </w:drawing>
      </w:r>
    </w:p>
    <w:p w14:paraId="7449E844" w14:textId="43CB9277" w:rsidR="00620AF3" w:rsidRPr="00DB55B1" w:rsidRDefault="00B43301" w:rsidP="00FD0250">
      <w:pPr>
        <w:spacing w:after="0" w:line="276"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rsidP="00FD0250">
      <w:pPr>
        <w:spacing w:after="0" w:line="360" w:lineRule="auto"/>
        <w:rPr>
          <w:rFonts w:ascii="Arial" w:eastAsia="Arial" w:hAnsi="Arial" w:cs="Arial"/>
          <w:bCs/>
        </w:rPr>
      </w:pPr>
    </w:p>
    <w:p w14:paraId="000000B4" w14:textId="33C755B8" w:rsidR="00682FF2" w:rsidRPr="00DB55B1" w:rsidRDefault="00682FF2" w:rsidP="00FD0250">
      <w:pPr>
        <w:spacing w:after="0" w:line="360" w:lineRule="auto"/>
        <w:rPr>
          <w:rFonts w:ascii="Arial" w:eastAsia="Arial" w:hAnsi="Arial" w:cs="Arial"/>
        </w:rPr>
      </w:pPr>
    </w:p>
    <w:p w14:paraId="000000B5" w14:textId="33FB8A0C" w:rsidR="00682FF2" w:rsidRPr="00DB55B1" w:rsidRDefault="00794B97" w:rsidP="00FD0250">
      <w:pPr>
        <w:spacing w:after="0" w:line="360" w:lineRule="auto"/>
        <w:rPr>
          <w:rFonts w:ascii="Arial" w:eastAsia="Arial" w:hAnsi="Arial" w:cs="Arial"/>
        </w:rPr>
      </w:pPr>
      <w:r w:rsidRPr="00794B97">
        <w:rPr>
          <w:rFonts w:ascii="Arial" w:eastAsia="Arial" w:hAnsi="Arial" w:cs="Arial"/>
        </w:rPr>
        <w:lastRenderedPageBreak/>
        <w:drawing>
          <wp:inline distT="0" distB="0" distL="0" distR="0" wp14:anchorId="53EBAEA6" wp14:editId="1397EA4D">
            <wp:extent cx="5521325" cy="8229600"/>
            <wp:effectExtent l="0" t="0" r="3175" b="0"/>
            <wp:docPr id="1" name="Picture 1" descr="Graphical user interfac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alendar&#10;&#10;Description automatically generated"/>
                    <pic:cNvPicPr/>
                  </pic:nvPicPr>
                  <pic:blipFill>
                    <a:blip r:embed="rId18"/>
                    <a:stretch>
                      <a:fillRect/>
                    </a:stretch>
                  </pic:blipFill>
                  <pic:spPr>
                    <a:xfrm>
                      <a:off x="0" y="0"/>
                      <a:ext cx="5521325" cy="8229600"/>
                    </a:xfrm>
                    <a:prstGeom prst="rect">
                      <a:avLst/>
                    </a:prstGeom>
                  </pic:spPr>
                </pic:pic>
              </a:graphicData>
            </a:graphic>
          </wp:inline>
        </w:drawing>
      </w:r>
    </w:p>
    <w:p w14:paraId="000000B7" w14:textId="63C42234" w:rsidR="00682FF2" w:rsidRPr="00DB55B1" w:rsidRDefault="00B43301" w:rsidP="00FD0250">
      <w:pPr>
        <w:spacing w:after="0" w:line="276" w:lineRule="auto"/>
        <w:rPr>
          <w:rFonts w:ascii="Arial" w:eastAsia="Arial" w:hAnsi="Arial" w:cs="Arial"/>
          <w:color w:val="000000"/>
          <w:shd w:val="clear" w:color="auto" w:fill="FDFDFD"/>
        </w:rPr>
        <w:sectPr w:rsidR="00682FF2" w:rsidRPr="00DB55B1" w:rsidSect="007050B9">
          <w:headerReference w:type="default" r:id="rId19"/>
          <w:footerReference w:type="default" r:id="rId20"/>
          <w:pgSz w:w="12240" w:h="15840"/>
          <w:pgMar w:top="1440" w:right="1440" w:bottom="1440" w:left="1440" w:header="720" w:footer="720" w:gutter="0"/>
          <w:lnNumType w:countBy="1" w:restart="continuous"/>
          <w:pgNumType w:start="1"/>
          <w:cols w:space="720"/>
          <w:titlePg/>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 xml:space="preserve">he colony forming units (CFUs) per </w:t>
      </w:r>
      <w:r w:rsidR="00C31236" w:rsidRPr="00DB55B1">
        <w:rPr>
          <w:rFonts w:ascii="Arial" w:eastAsia="Arial" w:hAnsi="Arial" w:cs="Arial"/>
        </w:rPr>
        <w:t>μ</w:t>
      </w:r>
      <w:r w:rsidR="00C31236">
        <w:rPr>
          <w:rFonts w:ascii="Arial" w:eastAsia="Arial" w:hAnsi="Arial" w:cs="Arial"/>
        </w:rPr>
        <w:t>L</w:t>
      </w:r>
      <w:r w:rsidRPr="00DB55B1">
        <w:rPr>
          <w:rFonts w:ascii="Arial" w:eastAsia="Arial" w:hAnsi="Arial" w:cs="Arial"/>
          <w:color w:val="000000"/>
        </w:rPr>
        <w:t xml:space="preserve">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r w:rsidR="00C17392" w:rsidRPr="00DB55B1">
        <w:rPr>
          <w:rFonts w:ascii="Arial" w:eastAsia="Arial" w:hAnsi="Arial" w:cs="Arial"/>
          <w:i/>
          <w:color w:val="000000"/>
          <w:shd w:val="clear" w:color="auto" w:fill="FDFDFD"/>
        </w:rPr>
        <w:t>Starmerella bombi &amp; Zygosaccharomyces bailii),</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r w:rsidR="00C17392" w:rsidRPr="00DB55B1">
        <w:rPr>
          <w:rFonts w:ascii="Arial" w:eastAsia="Arial" w:hAnsi="Arial" w:cs="Arial"/>
          <w:i/>
          <w:color w:val="000000"/>
          <w:shd w:val="clear" w:color="auto" w:fill="FDFDFD"/>
        </w:rPr>
        <w:t xml:space="preserve">Metschnikowia reukaufii &amp; Rosenbergiella nectarea),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Saccharomyces cerevisiae &amp; Rosenbergiella nectarea)</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w:t>
      </w:r>
    </w:p>
    <w:tbl>
      <w:tblPr>
        <w:tblStyle w:val="1"/>
        <w:tblpPr w:leftFromText="180" w:rightFromText="180" w:vertAnchor="text" w:horzAnchor="margin" w:tblpY="-639"/>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D0250" w:rsidRPr="00DB55B1" w14:paraId="18F73EE7" w14:textId="77777777" w:rsidTr="00FD0250">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5E51CBBE" w14:textId="77777777" w:rsidR="00FD0250" w:rsidRPr="00DB55B1" w:rsidRDefault="00FD0250" w:rsidP="00FD0250">
            <w:pPr>
              <w:rPr>
                <w:rFonts w:ascii="Arial" w:eastAsia="Arial" w:hAnsi="Arial" w:cs="Arial"/>
                <w:b/>
              </w:rPr>
            </w:pPr>
            <w:r w:rsidRPr="00DB55B1">
              <w:rPr>
                <w:rFonts w:ascii="Arial" w:eastAsia="Arial" w:hAnsi="Arial" w:cs="Arial"/>
                <w:b/>
              </w:rPr>
              <w:lastRenderedPageBreak/>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30226FF" w14:textId="77777777" w:rsidR="00FD0250" w:rsidRPr="00DB55B1" w:rsidRDefault="00FD0250" w:rsidP="00FD0250">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49EB87E" w14:textId="77777777" w:rsidR="00FD0250" w:rsidRPr="00DB55B1" w:rsidRDefault="00FD0250" w:rsidP="00FD0250">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8186190" w14:textId="77777777" w:rsidR="00FD0250" w:rsidRPr="00DB55B1" w:rsidRDefault="00FD0250" w:rsidP="00FD0250">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A63AD17" w14:textId="77777777" w:rsidR="00FD0250" w:rsidRPr="00DB55B1" w:rsidRDefault="00FD0250" w:rsidP="00FD0250">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CF42978" w14:textId="77777777" w:rsidR="00FD0250" w:rsidRPr="00DB55B1" w:rsidRDefault="00FD0250" w:rsidP="00FD0250">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DE79976" w14:textId="77777777" w:rsidR="00FD0250" w:rsidRPr="00DB55B1" w:rsidRDefault="00FD0250" w:rsidP="00FD0250">
            <w:pPr>
              <w:rPr>
                <w:rFonts w:ascii="Arial" w:eastAsia="Arial" w:hAnsi="Arial" w:cs="Arial"/>
                <w:b/>
              </w:rPr>
            </w:pPr>
            <w:r w:rsidRPr="00DB55B1">
              <w:rPr>
                <w:rFonts w:ascii="Arial" w:eastAsia="Arial" w:hAnsi="Arial" w:cs="Arial"/>
                <w:b/>
              </w:rPr>
              <w:t>Frequency of isolation in nectar</w:t>
            </w:r>
          </w:p>
        </w:tc>
      </w:tr>
      <w:tr w:rsidR="00FD0250" w:rsidRPr="00DB55B1" w14:paraId="787A3D95"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034E122" w14:textId="77777777" w:rsidR="00FD0250" w:rsidRPr="00DB55B1" w:rsidRDefault="00FD0250" w:rsidP="00FD0250">
            <w:pPr>
              <w:rPr>
                <w:rFonts w:ascii="Arial" w:eastAsia="Arial" w:hAnsi="Arial" w:cs="Arial"/>
                <w:i/>
              </w:rPr>
            </w:pPr>
            <w:r w:rsidRPr="00DB55B1">
              <w:rPr>
                <w:rFonts w:ascii="Arial" w:eastAsia="Arial" w:hAnsi="Arial" w:cs="Arial"/>
                <w:i/>
              </w:rPr>
              <w:t>Aureobasidium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7ADBE8C" w14:textId="77777777" w:rsidR="00FD0250" w:rsidRPr="00DB55B1" w:rsidRDefault="00FD0250" w:rsidP="00FD0250">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F7401F7"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7C12EE"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2EF291F"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C09836D"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03950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qWCYszD","properties":{"formattedCitation":"(Pozo {\\i{}et al.}, 2011)","plainCitation":"(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33F2DC61"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49974DE" w14:textId="77777777" w:rsidR="00FD0250" w:rsidRPr="00DB55B1" w:rsidRDefault="00FD0250" w:rsidP="00FD0250">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252651"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BB7B5" w14:textId="77777777" w:rsidR="00FD0250" w:rsidRPr="00DB55B1" w:rsidRDefault="00FD0250" w:rsidP="00FD0250">
            <w:pPr>
              <w:rPr>
                <w:rFonts w:ascii="Arial" w:eastAsia="Arial" w:hAnsi="Arial" w:cs="Arial"/>
                <w:i/>
              </w:rPr>
            </w:pPr>
            <w:r w:rsidRPr="00DB55B1">
              <w:rPr>
                <w:rFonts w:ascii="Arial" w:eastAsia="Arial" w:hAnsi="Arial" w:cs="Arial"/>
                <w:i/>
              </w:rPr>
              <w:t>Metschnikow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38322"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9CA63CE"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4638F0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7209E7"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2rnyA3p9","properties":{"formattedCitation":"(Brysch-Herzberg, 2004; Pozo {\\i{}et al.}, 2011)","plainCitation":"(Brysch-Herzberg, 2004; 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Brysch-Herzberg, 2004; 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2F8BF91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6FD3994" w14:textId="77777777" w:rsidR="00FD0250" w:rsidRPr="00DB55B1" w:rsidRDefault="00FD0250" w:rsidP="00FD0250">
            <w:pPr>
              <w:rPr>
                <w:rFonts w:ascii="Arial" w:eastAsia="Arial" w:hAnsi="Arial" w:cs="Arial"/>
                <w:i/>
              </w:rPr>
            </w:pPr>
            <w:r w:rsidRPr="00DB55B1">
              <w:rPr>
                <w:rFonts w:ascii="Arial" w:eastAsia="Arial" w:hAnsi="Arial" w:cs="Arial"/>
                <w:i/>
              </w:rPr>
              <w:t>Rhodotorula fujisanensi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B96890E" w14:textId="77777777" w:rsidR="00FD0250" w:rsidRPr="00DB55B1" w:rsidRDefault="00FD0250" w:rsidP="00FD0250">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914B0F6" w14:textId="77777777" w:rsidR="00FD0250" w:rsidRPr="00DB55B1" w:rsidRDefault="00FD0250" w:rsidP="00FD0250">
            <w:pPr>
              <w:rPr>
                <w:rFonts w:ascii="Arial" w:eastAsia="Arial" w:hAnsi="Arial" w:cs="Arial"/>
                <w:i/>
              </w:rPr>
            </w:pPr>
            <w:r w:rsidRPr="00DB55B1">
              <w:rPr>
                <w:rFonts w:ascii="Arial" w:eastAsia="Arial" w:hAnsi="Arial" w:cs="Arial"/>
                <w:i/>
              </w:rPr>
              <w:t>Sporidiobol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D57CCC" w14:textId="77777777" w:rsidR="00FD0250" w:rsidRPr="00DB55B1" w:rsidRDefault="00FD0250" w:rsidP="00FD0250">
            <w:pPr>
              <w:rPr>
                <w:rFonts w:ascii="Arial" w:eastAsia="Arial" w:hAnsi="Arial" w:cs="Arial"/>
                <w:i/>
              </w:rPr>
            </w:pPr>
            <w:r w:rsidRPr="00DB55B1">
              <w:rPr>
                <w:rFonts w:ascii="Arial" w:eastAsia="Arial" w:hAnsi="Arial" w:cs="Arial"/>
                <w:i/>
              </w:rPr>
              <w:t>Sporidiobolaceae</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217720" w14:textId="77777777" w:rsidR="00FD0250" w:rsidRPr="00DB55B1" w:rsidRDefault="00FD0250" w:rsidP="00FD0250">
            <w:pPr>
              <w:rPr>
                <w:rFonts w:ascii="Arial" w:eastAsia="Arial" w:hAnsi="Arial" w:cs="Arial"/>
                <w:i/>
              </w:rPr>
            </w:pPr>
            <w:r w:rsidRPr="00DB55B1">
              <w:rPr>
                <w:rFonts w:ascii="Arial" w:eastAsia="Arial" w:hAnsi="Arial" w:cs="Arial"/>
                <w:i/>
              </w:rPr>
              <w:t>Microbotry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E3D860" w14:textId="77777777" w:rsidR="00FD0250" w:rsidRPr="00DB55B1" w:rsidRDefault="00FD0250" w:rsidP="00FD0250">
            <w:pPr>
              <w:rPr>
                <w:rFonts w:ascii="Arial" w:eastAsia="Arial" w:hAnsi="Arial" w:cs="Arial"/>
              </w:rPr>
            </w:pPr>
            <w:r w:rsidRPr="00DB55B1">
              <w:rPr>
                <w:rFonts w:ascii="Arial" w:eastAsia="Arial" w:hAnsi="Arial" w:cs="Arial"/>
                <w:i/>
              </w:rPr>
              <w:t xml:space="preserve">Ranunculus californicus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F094D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iTlrfa4","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0AB7C2ED"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7E0C007" w14:textId="77777777" w:rsidR="00FD0250" w:rsidRPr="00DB55B1" w:rsidRDefault="00FD0250" w:rsidP="00FD0250">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43394FF"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E7ED46" w14:textId="77777777" w:rsidR="00FD0250" w:rsidRPr="00DB55B1" w:rsidRDefault="00FD0250" w:rsidP="00FD0250">
            <w:pPr>
              <w:rPr>
                <w:rFonts w:ascii="Arial" w:eastAsia="Arial" w:hAnsi="Arial" w:cs="Arial"/>
                <w:i/>
              </w:rPr>
            </w:pPr>
            <w:r w:rsidRPr="00DB55B1">
              <w:rPr>
                <w:rFonts w:ascii="Arial" w:eastAsia="Arial" w:hAnsi="Arial" w:cs="Arial"/>
                <w:i/>
              </w:rPr>
              <w:t>Saccharomycet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18693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CF1C4A"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7D18C0" w14:textId="77777777" w:rsidR="00FD0250" w:rsidRPr="00DB55B1" w:rsidRDefault="00FD0250" w:rsidP="00FD0250">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02B5DBC" w14:textId="77777777" w:rsidR="00FD0250" w:rsidRPr="00DB55B1" w:rsidRDefault="00FD0250" w:rsidP="00FD0250">
            <w:pPr>
              <w:rPr>
                <w:rFonts w:ascii="Arial" w:eastAsia="Arial" w:hAnsi="Arial" w:cs="Arial"/>
              </w:rPr>
            </w:pPr>
            <w:r w:rsidRPr="00DB55B1">
              <w:rPr>
                <w:rFonts w:ascii="Arial" w:eastAsia="Arial" w:hAnsi="Arial" w:cs="Arial"/>
              </w:rPr>
              <w:t>Low*</w:t>
            </w:r>
          </w:p>
        </w:tc>
      </w:tr>
      <w:tr w:rsidR="00FD0250" w:rsidRPr="00DB55B1" w14:paraId="0C0F522F"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6BDB877" w14:textId="77777777" w:rsidR="00FD0250" w:rsidRPr="00DB55B1" w:rsidRDefault="00FD0250" w:rsidP="00FD0250">
            <w:pPr>
              <w:rPr>
                <w:rFonts w:ascii="Arial" w:eastAsia="Arial" w:hAnsi="Arial" w:cs="Arial"/>
                <w:i/>
              </w:rPr>
            </w:pPr>
            <w:r w:rsidRPr="00DB55B1">
              <w:rPr>
                <w:rFonts w:ascii="Arial" w:eastAsia="Arial" w:hAnsi="Arial" w:cs="Arial"/>
                <w:i/>
              </w:rPr>
              <w:t xml:space="preserve">Starmerella </w:t>
            </w:r>
          </w:p>
          <w:p w14:paraId="775A9A2C" w14:textId="77777777" w:rsidR="00FD0250" w:rsidRPr="00DB55B1" w:rsidRDefault="00FD0250" w:rsidP="00FD0250">
            <w:pPr>
              <w:rPr>
                <w:rFonts w:ascii="Arial" w:eastAsia="Arial" w:hAnsi="Arial" w:cs="Arial"/>
                <w:i/>
              </w:rPr>
            </w:pPr>
            <w:r w:rsidRPr="00DB55B1">
              <w:rPr>
                <w:rFonts w:ascii="Arial" w:eastAsia="Arial" w:hAnsi="Arial" w:cs="Arial"/>
                <w:i/>
              </w:rPr>
              <w:t>bombi</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9D98E3B"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325E33" w14:textId="77777777" w:rsidR="00FD0250" w:rsidRPr="00DB55B1" w:rsidRDefault="00FD0250" w:rsidP="00FD0250">
            <w:pPr>
              <w:rPr>
                <w:rFonts w:ascii="Arial" w:eastAsia="Arial" w:hAnsi="Arial" w:cs="Arial"/>
                <w:i/>
              </w:rPr>
            </w:pPr>
            <w:r w:rsidRPr="00DB55B1">
              <w:rPr>
                <w:rFonts w:ascii="Arial" w:eastAsia="Arial" w:hAnsi="Arial" w:cs="Arial"/>
                <w:i/>
              </w:rPr>
              <w:t>Incertae sedis</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54B287"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151C361"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8C12E0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60F17C3"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rdsjXsbb","properties":{"formattedCitation":"(Brysch-Herzberg, 2004)","plainCitation":"(Brysch-Herzberg, 2004)","noteIndex":0},"citationItems":[{"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rPr>
              <w:t>(Brysch-Herzberg, 2004)</w:t>
            </w:r>
            <w:r w:rsidRPr="00DB55B1">
              <w:rPr>
                <w:rFonts w:ascii="Arial" w:eastAsia="Arial" w:hAnsi="Arial" w:cs="Arial"/>
              </w:rPr>
              <w:fldChar w:fldCharType="end"/>
            </w:r>
          </w:p>
        </w:tc>
      </w:tr>
      <w:tr w:rsidR="00FD0250" w:rsidRPr="00DB55B1" w14:paraId="09A6102A" w14:textId="77777777" w:rsidTr="00FD0250">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42D08D58" w14:textId="77777777" w:rsidR="00FD0250" w:rsidRPr="00DB55B1" w:rsidRDefault="00FD0250" w:rsidP="00FD0250">
            <w:pPr>
              <w:rPr>
                <w:rFonts w:ascii="Arial" w:eastAsia="Arial" w:hAnsi="Arial" w:cs="Arial"/>
                <w:i/>
              </w:rPr>
            </w:pPr>
            <w:r w:rsidRPr="00DB55B1">
              <w:rPr>
                <w:rFonts w:ascii="Arial" w:eastAsia="Arial" w:hAnsi="Arial" w:cs="Arial"/>
                <w:i/>
              </w:rPr>
              <w:t>Zygosaccharomyces bailii</w:t>
            </w:r>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5CB529E"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42D5595" w14:textId="77777777" w:rsidR="00FD0250" w:rsidRPr="00DB55B1" w:rsidRDefault="00FD0250" w:rsidP="00FD0250">
            <w:pPr>
              <w:rPr>
                <w:rFonts w:ascii="Arial" w:eastAsia="Arial" w:hAnsi="Arial" w:cs="Arial"/>
                <w:i/>
              </w:rPr>
            </w:pPr>
            <w:r w:rsidRPr="00DB55B1">
              <w:rPr>
                <w:rFonts w:ascii="Arial" w:eastAsia="Arial" w:hAnsi="Arial" w:cs="Arial"/>
                <w:i/>
              </w:rPr>
              <w:t>Saccharomycetaceae</w:t>
            </w:r>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A391B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4BDA5C6D"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1318A58E" w14:textId="77777777" w:rsidR="00FD0250" w:rsidRPr="00DB55B1" w:rsidRDefault="00FD0250" w:rsidP="00FD0250">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393F7E7" w14:textId="77777777" w:rsidR="00FD0250" w:rsidRPr="00DB55B1" w:rsidRDefault="00FD0250" w:rsidP="00FD0250">
            <w:pPr>
              <w:rPr>
                <w:rFonts w:ascii="Arial" w:eastAsia="Arial" w:hAnsi="Arial" w:cs="Arial"/>
              </w:rPr>
            </w:pPr>
            <w:r w:rsidRPr="00DB55B1">
              <w:rPr>
                <w:rFonts w:ascii="Arial" w:eastAsia="Arial" w:hAnsi="Arial" w:cs="Arial"/>
              </w:rPr>
              <w:t>Low*</w:t>
            </w:r>
          </w:p>
          <w:p w14:paraId="4E9A1F0D" w14:textId="77777777" w:rsidR="00FD0250" w:rsidRPr="00DB55B1" w:rsidRDefault="00FD0250" w:rsidP="00FD0250">
            <w:pPr>
              <w:rPr>
                <w:rFonts w:ascii="Arial" w:eastAsia="Arial" w:hAnsi="Arial" w:cs="Arial"/>
              </w:rPr>
            </w:pPr>
          </w:p>
        </w:tc>
      </w:tr>
      <w:tr w:rsidR="00FD0250" w:rsidRPr="00DB55B1" w14:paraId="3BDF8C9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2C6D7F3" w14:textId="77777777" w:rsidR="00FD0250" w:rsidRPr="00DB55B1" w:rsidRDefault="00FD0250" w:rsidP="00FD0250">
            <w:pPr>
              <w:rPr>
                <w:rFonts w:ascii="Arial" w:eastAsia="Arial" w:hAnsi="Arial" w:cs="Arial"/>
                <w:i/>
              </w:rPr>
            </w:pPr>
            <w:r w:rsidRPr="00DB55B1">
              <w:rPr>
                <w:rFonts w:ascii="Arial" w:eastAsia="Arial" w:hAnsi="Arial" w:cs="Arial"/>
                <w:i/>
              </w:rPr>
              <w:t>Acinetobacter nectari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157640F"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A68B08" w14:textId="77777777" w:rsidR="00FD0250" w:rsidRPr="00DB55B1" w:rsidRDefault="00FD0250" w:rsidP="00FD0250">
            <w:pPr>
              <w:rPr>
                <w:rFonts w:ascii="Arial" w:eastAsia="Arial" w:hAnsi="Arial" w:cs="Arial"/>
                <w:i/>
              </w:rPr>
            </w:pPr>
            <w:r w:rsidRPr="00DB55B1">
              <w:rPr>
                <w:rFonts w:ascii="Arial" w:eastAsia="Arial" w:hAnsi="Arial" w:cs="Arial"/>
                <w:i/>
              </w:rPr>
              <w:t>Moraxell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030AE36" w14:textId="77777777" w:rsidR="00FD0250" w:rsidRPr="00DB55B1" w:rsidRDefault="00FD0250" w:rsidP="00FD0250">
            <w:pPr>
              <w:rPr>
                <w:rFonts w:ascii="Arial" w:eastAsia="Arial" w:hAnsi="Arial" w:cs="Arial"/>
                <w:i/>
              </w:rPr>
            </w:pPr>
            <w:r w:rsidRPr="00DB55B1">
              <w:rPr>
                <w:rFonts w:ascii="Arial" w:eastAsia="Arial" w:hAnsi="Arial" w:cs="Arial"/>
                <w:i/>
              </w:rPr>
              <w:t>Pseudomonad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9834A5"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286E6A" w14:textId="77777777" w:rsidR="00FD0250" w:rsidRPr="00DB55B1" w:rsidRDefault="00FD0250" w:rsidP="00FD0250">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220B57F"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IceHEuJr","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4208BD5C"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A20A92B" w14:textId="77777777" w:rsidR="00FD0250" w:rsidRPr="00DB55B1" w:rsidRDefault="00FD0250" w:rsidP="00FD0250">
            <w:pPr>
              <w:rPr>
                <w:rFonts w:ascii="Arial" w:eastAsia="Arial" w:hAnsi="Arial" w:cs="Arial"/>
                <w:i/>
              </w:rPr>
            </w:pPr>
            <w:r w:rsidRPr="00DB55B1">
              <w:rPr>
                <w:rFonts w:ascii="Arial" w:eastAsia="Arial" w:hAnsi="Arial" w:cs="Arial"/>
                <w:i/>
              </w:rPr>
              <w:t xml:space="preserve">Bacillus </w:t>
            </w:r>
          </w:p>
          <w:p w14:paraId="22067EDC" w14:textId="77777777" w:rsidR="00FD0250" w:rsidRPr="00DB55B1" w:rsidRDefault="00FD0250" w:rsidP="00FD0250">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3D8626"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95063E7" w14:textId="77777777" w:rsidR="00FD0250" w:rsidRPr="00DB55B1" w:rsidRDefault="00FD0250" w:rsidP="00FD0250">
            <w:pPr>
              <w:rPr>
                <w:rFonts w:ascii="Arial" w:eastAsia="Arial" w:hAnsi="Arial" w:cs="Arial"/>
                <w:i/>
              </w:rPr>
            </w:pPr>
            <w:r w:rsidRPr="00DB55B1">
              <w:rPr>
                <w:rFonts w:ascii="Arial" w:eastAsia="Arial" w:hAnsi="Arial" w:cs="Arial"/>
                <w:i/>
              </w:rPr>
              <w:t>Bacill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C1577C0" w14:textId="77777777" w:rsidR="00FD0250" w:rsidRPr="00DB55B1" w:rsidRDefault="00FD0250" w:rsidP="00FD0250">
            <w:pPr>
              <w:rPr>
                <w:rFonts w:ascii="Arial" w:eastAsia="Arial" w:hAnsi="Arial" w:cs="Arial"/>
                <w:i/>
              </w:rPr>
            </w:pPr>
            <w:r w:rsidRPr="00DB55B1">
              <w:rPr>
                <w:rFonts w:ascii="Arial" w:eastAsia="Arial" w:hAnsi="Arial" w:cs="Arial"/>
                <w:i/>
              </w:rPr>
              <w:t>Bacill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9FCAA1" w14:textId="77777777" w:rsidR="00FD0250" w:rsidRPr="00DB55B1" w:rsidRDefault="00FD0250" w:rsidP="00FD0250">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32D601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CB8DB8"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wYZXj5r7","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1EC94799"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4555361" w14:textId="77777777" w:rsidR="00FD0250" w:rsidRPr="00DB55B1" w:rsidRDefault="00FD0250" w:rsidP="00FD0250">
            <w:pPr>
              <w:rPr>
                <w:rFonts w:ascii="Arial" w:eastAsia="Arial" w:hAnsi="Arial" w:cs="Arial"/>
                <w:i/>
              </w:rPr>
            </w:pPr>
            <w:r w:rsidRPr="00DB55B1">
              <w:rPr>
                <w:rFonts w:ascii="Arial" w:eastAsia="Arial" w:hAnsi="Arial" w:cs="Arial"/>
                <w:i/>
              </w:rPr>
              <w:t>Pantoea agglomer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6C8BBA"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7393018" w14:textId="77777777" w:rsidR="00FD0250" w:rsidRPr="00DB55B1" w:rsidRDefault="00FD0250" w:rsidP="00FD0250">
            <w:pPr>
              <w:rPr>
                <w:rFonts w:ascii="Arial" w:eastAsia="Arial" w:hAnsi="Arial" w:cs="Arial"/>
                <w:i/>
              </w:rPr>
            </w:pPr>
            <w:r w:rsidRPr="00DB55B1">
              <w:rPr>
                <w:rFonts w:ascii="Arial" w:eastAsia="Arial" w:hAnsi="Arial" w:cs="Arial"/>
                <w:i/>
              </w:rPr>
              <w:t>Erwini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7F6D42C"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3367274"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AD19725" w14:textId="77777777" w:rsidR="00FD0250" w:rsidRPr="00DB55B1" w:rsidRDefault="00FD0250" w:rsidP="00FD0250">
            <w:pPr>
              <w:rPr>
                <w:rFonts w:ascii="Arial" w:eastAsia="Arial" w:hAnsi="Arial" w:cs="Arial"/>
              </w:rPr>
            </w:pPr>
            <w:r w:rsidRPr="00DB55B1">
              <w:rPr>
                <w:rFonts w:ascii="Arial" w:eastAsia="Arial" w:hAnsi="Arial" w:cs="Arial"/>
                <w:i/>
              </w:rPr>
              <w:t>Calystegia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A03976"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8ybo994S","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508E757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ACC896E" w14:textId="77777777" w:rsidR="00FD0250" w:rsidRPr="00DB55B1" w:rsidRDefault="00FD0250" w:rsidP="00FD0250">
            <w:pPr>
              <w:rPr>
                <w:rFonts w:ascii="Arial" w:eastAsia="Arial" w:hAnsi="Arial" w:cs="Arial"/>
                <w:i/>
              </w:rPr>
            </w:pPr>
            <w:r w:rsidRPr="00DB55B1">
              <w:rPr>
                <w:rFonts w:ascii="Arial" w:eastAsia="Arial" w:hAnsi="Arial" w:cs="Arial"/>
                <w:i/>
              </w:rPr>
              <w:t>Pectobacterium carotovorum</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3C11A6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1F9CCB" w14:textId="77777777" w:rsidR="00FD0250" w:rsidRPr="00DB55B1" w:rsidRDefault="00FD0250" w:rsidP="00FD0250">
            <w:pPr>
              <w:rPr>
                <w:rFonts w:ascii="Arial" w:eastAsia="Arial" w:hAnsi="Arial" w:cs="Arial"/>
                <w:i/>
              </w:rPr>
            </w:pPr>
            <w:r w:rsidRPr="00DB55B1">
              <w:rPr>
                <w:rFonts w:ascii="Arial" w:eastAsia="Arial" w:hAnsi="Arial" w:cs="Arial"/>
                <w:i/>
              </w:rPr>
              <w:t>Pect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1CEDF61"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5C5897"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9BF7638" w14:textId="77777777" w:rsidR="00FD0250" w:rsidRPr="00DB55B1" w:rsidRDefault="00FD0250" w:rsidP="00FD0250">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1270243" w14:textId="77777777" w:rsidR="00FD0250" w:rsidRPr="00DB55B1" w:rsidRDefault="00FD0250" w:rsidP="00FD0250">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Pr>
                <w:rFonts w:ascii="Arial" w:eastAsia="Arial" w:hAnsi="Arial" w:cs="Arial"/>
              </w:rPr>
              <w:instrText xml:space="preserve"> ADDIN ZOTERO_ITEM CSL_CITATION {"citationID":"uT05tYhc","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5F8C7AC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43E429D" w14:textId="77777777" w:rsidR="00FD0250" w:rsidRPr="00DB55B1" w:rsidRDefault="00FD0250" w:rsidP="00FD0250">
            <w:pPr>
              <w:rPr>
                <w:rFonts w:ascii="Arial" w:eastAsia="Arial" w:hAnsi="Arial" w:cs="Arial"/>
                <w:i/>
              </w:rPr>
            </w:pPr>
            <w:r w:rsidRPr="00DB55B1">
              <w:rPr>
                <w:rFonts w:ascii="Arial" w:eastAsia="Arial" w:hAnsi="Arial" w:cs="Arial"/>
                <w:i/>
              </w:rPr>
              <w:t>Pseudomonas mandelii</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38E25D3"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4DF09C" w14:textId="77777777" w:rsidR="00FD0250" w:rsidRPr="00DB55B1" w:rsidRDefault="00FD0250" w:rsidP="00FD0250">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C146C29" w14:textId="77777777" w:rsidR="00FD0250" w:rsidRPr="00DB55B1" w:rsidRDefault="00FD0250" w:rsidP="00FD0250">
            <w:pPr>
              <w:rPr>
                <w:rFonts w:ascii="Arial" w:eastAsia="Arial" w:hAnsi="Arial" w:cs="Arial"/>
                <w:i/>
              </w:rPr>
            </w:pPr>
            <w:r w:rsidRPr="00DB55B1">
              <w:rPr>
                <w:rFonts w:ascii="Arial" w:eastAsia="Arial" w:hAnsi="Arial" w:cs="Arial"/>
                <w:i/>
              </w:rPr>
              <w:t>Pseudomonad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686326B"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548FE5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C518C9E"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eREtpVKx","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45BAD640"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B4E844D" w14:textId="77777777" w:rsidR="00FD0250" w:rsidRPr="00DB55B1" w:rsidRDefault="00FD0250" w:rsidP="00FD0250">
            <w:pPr>
              <w:rPr>
                <w:rFonts w:ascii="Arial" w:eastAsia="Arial" w:hAnsi="Arial" w:cs="Arial"/>
                <w:i/>
              </w:rPr>
            </w:pPr>
            <w:r w:rsidRPr="00DB55B1">
              <w:rPr>
                <w:rFonts w:ascii="Arial" w:eastAsia="Arial" w:hAnsi="Arial" w:cs="Arial"/>
                <w:i/>
              </w:rPr>
              <w:t>Rosenbergiella nectarea</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E36424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29A9D5B" w14:textId="77777777" w:rsidR="00FD0250" w:rsidRPr="00DB55B1" w:rsidRDefault="00FD0250" w:rsidP="00FD0250">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9358A5"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FBC6858"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FBBD7E"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A18D68"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rxwSBxod","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bl>
    <w:p w14:paraId="000000B9" w14:textId="77777777" w:rsidR="00682FF2" w:rsidRPr="00DB55B1" w:rsidRDefault="00682FF2" w:rsidP="00FD0250">
      <w:pPr>
        <w:spacing w:after="200" w:line="360" w:lineRule="auto"/>
        <w:rPr>
          <w:rFonts w:ascii="Arial" w:eastAsia="Arial" w:hAnsi="Arial" w:cs="Arial"/>
        </w:rPr>
      </w:pPr>
    </w:p>
    <w:p w14:paraId="0000012D" w14:textId="5BE31C09" w:rsidR="00682FF2" w:rsidRPr="00DB55B1" w:rsidRDefault="00452A87" w:rsidP="00FD0250">
      <w:pPr>
        <w:spacing w:after="200" w:line="24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indicates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chel Vannette" w:date="2022-06-03T13:35:00Z" w:initials="RV">
    <w:p w14:paraId="6C1E15D4" w14:textId="78EF4D3C" w:rsidR="009B7235" w:rsidRDefault="009B7235">
      <w:pPr>
        <w:pStyle w:val="CommentText"/>
      </w:pPr>
      <w:r>
        <w:rPr>
          <w:rStyle w:val="CommentReference"/>
        </w:rPr>
        <w:annotationRef/>
      </w:r>
      <w:r>
        <w:t xml:space="preserve">While avoiding log-transformation which would make zeroes in the dataset less intuitive (something to address reviewer sugges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1E15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1E15D4" w16cid:durableId="264844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C24AA" w14:textId="77777777" w:rsidR="00452A87" w:rsidRDefault="00452A87" w:rsidP="00231546">
      <w:pPr>
        <w:spacing w:after="0" w:line="240" w:lineRule="auto"/>
      </w:pPr>
      <w:r>
        <w:separator/>
      </w:r>
    </w:p>
  </w:endnote>
  <w:endnote w:type="continuationSeparator" w:id="0">
    <w:p w14:paraId="4880F36B" w14:textId="77777777" w:rsidR="00452A87" w:rsidRDefault="00452A87"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9B7235">
          <w:rPr>
            <w:noProof/>
          </w:rPr>
          <w:t>8</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C0BB1" w14:textId="77777777" w:rsidR="00452A87" w:rsidRDefault="00452A87" w:rsidP="00231546">
      <w:pPr>
        <w:spacing w:after="0" w:line="240" w:lineRule="auto"/>
      </w:pPr>
      <w:r>
        <w:separator/>
      </w:r>
    </w:p>
  </w:footnote>
  <w:footnote w:type="continuationSeparator" w:id="0">
    <w:p w14:paraId="10BE5B6F" w14:textId="77777777" w:rsidR="00452A87" w:rsidRDefault="00452A87"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5277741">
    <w:abstractNumId w:val="2"/>
  </w:num>
  <w:num w:numId="2" w16cid:durableId="1517691081">
    <w:abstractNumId w:val="8"/>
  </w:num>
  <w:num w:numId="3" w16cid:durableId="1549414582">
    <w:abstractNumId w:val="4"/>
  </w:num>
  <w:num w:numId="4" w16cid:durableId="1922136556">
    <w:abstractNumId w:val="0"/>
  </w:num>
  <w:num w:numId="5" w16cid:durableId="205683061">
    <w:abstractNumId w:val="3"/>
  </w:num>
  <w:num w:numId="6" w16cid:durableId="102192704">
    <w:abstractNumId w:val="6"/>
  </w:num>
  <w:num w:numId="7" w16cid:durableId="1181121874">
    <w:abstractNumId w:val="1"/>
  </w:num>
  <w:num w:numId="8" w16cid:durableId="141974001">
    <w:abstractNumId w:val="5"/>
  </w:num>
  <w:num w:numId="9" w16cid:durableId="8142963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52471"/>
    <w:rsid w:val="00267BA9"/>
    <w:rsid w:val="002712A1"/>
    <w:rsid w:val="00271407"/>
    <w:rsid w:val="00277435"/>
    <w:rsid w:val="002820AA"/>
    <w:rsid w:val="00285F16"/>
    <w:rsid w:val="00286BCC"/>
    <w:rsid w:val="00293CE6"/>
    <w:rsid w:val="002A4FE7"/>
    <w:rsid w:val="002B0A78"/>
    <w:rsid w:val="002B5779"/>
    <w:rsid w:val="002B5F6C"/>
    <w:rsid w:val="002C2B01"/>
    <w:rsid w:val="002C2B10"/>
    <w:rsid w:val="002C6110"/>
    <w:rsid w:val="002C7232"/>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52A87"/>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AA"/>
    <w:rsid w:val="004E7AC7"/>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35AE"/>
    <w:rsid w:val="005F3EA0"/>
    <w:rsid w:val="005F4FA4"/>
    <w:rsid w:val="005F6C86"/>
    <w:rsid w:val="006013AF"/>
    <w:rsid w:val="006019D7"/>
    <w:rsid w:val="00606B1E"/>
    <w:rsid w:val="0061186F"/>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862B6"/>
    <w:rsid w:val="00986396"/>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A01A4"/>
    <w:rsid w:val="00CA0FAA"/>
    <w:rsid w:val="00CA37AA"/>
    <w:rsid w:val="00CA511E"/>
    <w:rsid w:val="00CA7192"/>
    <w:rsid w:val="00CA75AD"/>
    <w:rsid w:val="00CB1392"/>
    <w:rsid w:val="00CB2A16"/>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C5B0BAE9-4BBE-4C5A-AAEC-697EFFC56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tobiasgmueller/nectar_growth_assay"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4CC653A3-0BA7-B04B-9A61-5FEB95863CE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5</TotalTime>
  <Pages>24</Pages>
  <Words>38910</Words>
  <Characters>221791</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16</cp:revision>
  <cp:lastPrinted>2022-03-17T20:47:00Z</cp:lastPrinted>
  <dcterms:created xsi:type="dcterms:W3CDTF">2022-06-03T20:18:00Z</dcterms:created>
  <dcterms:modified xsi:type="dcterms:W3CDTF">2022-06-0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